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7D79CE7" w14:textId="77777777" w:rsidR="00BA4FA2" w:rsidRPr="00550725" w:rsidRDefault="00BA4FA2" w:rsidP="00BA4FA2">
      <w:pPr>
        <w:spacing w:line="480" w:lineRule="auto"/>
        <w:jc w:val="both"/>
        <w:rPr>
          <w:sz w:val="24"/>
          <w:szCs w:val="24"/>
        </w:rPr>
      </w:pPr>
    </w:p>
    <w:p w14:paraId="05AB3C43" w14:textId="77777777" w:rsidR="00BA4FA2" w:rsidRPr="00550725" w:rsidRDefault="00BA4FA2" w:rsidP="00BA4FA2">
      <w:pPr>
        <w:spacing w:line="480" w:lineRule="auto"/>
        <w:jc w:val="both"/>
        <w:rPr>
          <w:sz w:val="24"/>
          <w:szCs w:val="24"/>
        </w:rPr>
      </w:pPr>
      <w:r w:rsidRPr="007F6E64">
        <w:rPr>
          <w:noProof/>
          <w:sz w:val="24"/>
          <w:szCs w:val="24"/>
          <w:lang w:val="en-US" w:eastAsia="en-US"/>
        </w:rPr>
        <w:drawing>
          <wp:inline distT="0" distB="0" distL="0" distR="0" wp14:anchorId="6DD4F0B1" wp14:editId="1D22A7D2">
            <wp:extent cx="5130165" cy="625475"/>
            <wp:effectExtent l="0" t="0" r="635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726" t="39456" r="25233" b="4624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0165" cy="625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91A344" w14:textId="77777777" w:rsidR="00876BE2" w:rsidRPr="00F10823" w:rsidRDefault="00876BE2" w:rsidP="00876BE2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S1 Figure</w:t>
      </w:r>
      <w:r w:rsidRPr="00F10823">
        <w:rPr>
          <w:rFonts w:ascii="Arial" w:hAnsi="Arial" w:cs="Arial"/>
          <w:b/>
        </w:rPr>
        <w:t xml:space="preserve">.  Alignment of the </w:t>
      </w:r>
      <w:proofErr w:type="spellStart"/>
      <w:r w:rsidRPr="00F10823">
        <w:rPr>
          <w:rFonts w:ascii="Arial" w:hAnsi="Arial" w:cs="Arial"/>
          <w:b/>
        </w:rPr>
        <w:t>SmCBX</w:t>
      </w:r>
      <w:proofErr w:type="spellEnd"/>
      <w:r w:rsidRPr="00F10823">
        <w:rPr>
          <w:rFonts w:ascii="Arial" w:hAnsi="Arial" w:cs="Arial"/>
          <w:b/>
        </w:rPr>
        <w:t xml:space="preserve"> chromo domain (CD) to other CD-containing proteins reveal conservation of critical residues required for H3K9me3 binding.</w:t>
      </w:r>
      <w:r w:rsidRPr="00F10823">
        <w:rPr>
          <w:rFonts w:ascii="Arial" w:hAnsi="Arial" w:cs="Arial"/>
        </w:rPr>
        <w:t xml:space="preserve"> The chromo domain (CD) from </w:t>
      </w:r>
      <w:r w:rsidRPr="00F10823">
        <w:rPr>
          <w:rFonts w:ascii="Arial" w:hAnsi="Arial" w:cs="Arial"/>
          <w:i/>
        </w:rPr>
        <w:t xml:space="preserve">Homo sapiens </w:t>
      </w:r>
      <w:r w:rsidRPr="00F10823">
        <w:rPr>
          <w:rFonts w:ascii="Arial" w:hAnsi="Arial" w:cs="Arial"/>
        </w:rPr>
        <w:t>Suv39h1</w:t>
      </w:r>
      <w:r>
        <w:rPr>
          <w:rFonts w:ascii="Arial" w:hAnsi="Arial" w:cs="Arial"/>
        </w:rPr>
        <w:t>, labelled HsSUV39H1 in the alignment (</w:t>
      </w:r>
      <w:proofErr w:type="spellStart"/>
      <w:r w:rsidRPr="001F70D8">
        <w:rPr>
          <w:rFonts w:ascii="Arial" w:hAnsi="Arial" w:cs="Arial"/>
        </w:rPr>
        <w:t>GenBank</w:t>
      </w:r>
      <w:proofErr w:type="spellEnd"/>
      <w:r w:rsidRPr="001F70D8">
        <w:rPr>
          <w:rFonts w:ascii="Arial" w:hAnsi="Arial" w:cs="Arial"/>
        </w:rPr>
        <w:t xml:space="preserve"> accession number:</w:t>
      </w:r>
      <w:r w:rsidRPr="00BA6D65">
        <w:rPr>
          <w:rFonts w:ascii="Arial" w:hAnsi="Arial" w:cs="Arial"/>
          <w:lang w:val="en-US"/>
        </w:rPr>
        <w:t xml:space="preserve"> CAG46546)</w:t>
      </w:r>
      <w:r w:rsidRPr="00F10823">
        <w:rPr>
          <w:rFonts w:ascii="Arial" w:hAnsi="Arial" w:cs="Arial"/>
        </w:rPr>
        <w:t xml:space="preserve"> and </w:t>
      </w:r>
      <w:r w:rsidRPr="00F10823">
        <w:rPr>
          <w:rFonts w:ascii="Arial" w:hAnsi="Arial" w:cs="Arial"/>
          <w:i/>
        </w:rPr>
        <w:t xml:space="preserve">Drosophila melanogaster </w:t>
      </w:r>
      <w:r w:rsidRPr="00F10823">
        <w:rPr>
          <w:rFonts w:ascii="Arial" w:hAnsi="Arial" w:cs="Arial"/>
        </w:rPr>
        <w:t>HP1</w:t>
      </w:r>
      <w:r>
        <w:rPr>
          <w:rFonts w:ascii="Arial" w:hAnsi="Arial" w:cs="Arial"/>
        </w:rPr>
        <w:t>, labelled DmHP1 in the alignment (</w:t>
      </w:r>
      <w:proofErr w:type="spellStart"/>
      <w:r w:rsidRPr="001F70D8">
        <w:rPr>
          <w:rFonts w:ascii="Arial" w:hAnsi="Arial" w:cs="Arial"/>
        </w:rPr>
        <w:t>GenBank</w:t>
      </w:r>
      <w:proofErr w:type="spellEnd"/>
      <w:r w:rsidRPr="001F70D8">
        <w:rPr>
          <w:rFonts w:ascii="Arial" w:hAnsi="Arial" w:cs="Arial"/>
        </w:rPr>
        <w:t xml:space="preserve"> accession number:</w:t>
      </w:r>
      <w:r w:rsidRPr="00BA6D65">
        <w:rPr>
          <w:rFonts w:ascii="Arial" w:hAnsi="Arial" w:cs="Arial"/>
          <w:lang w:val="en-US"/>
        </w:rPr>
        <w:t xml:space="preserve"> ACI96784.1)</w:t>
      </w:r>
      <w:r w:rsidRPr="00F10823">
        <w:rPr>
          <w:rFonts w:ascii="Arial" w:hAnsi="Arial" w:cs="Arial"/>
        </w:rPr>
        <w:t xml:space="preserve"> were aligned against that of </w:t>
      </w:r>
      <w:proofErr w:type="spellStart"/>
      <w:r w:rsidRPr="00F10823">
        <w:rPr>
          <w:rFonts w:ascii="Arial" w:hAnsi="Arial" w:cs="Arial"/>
        </w:rPr>
        <w:t>SmCBX</w:t>
      </w:r>
      <w:proofErr w:type="spellEnd"/>
      <w:r w:rsidRPr="00F10823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Invariant r</w:t>
      </w:r>
      <w:r w:rsidRPr="00F10823">
        <w:rPr>
          <w:rFonts w:ascii="Arial" w:hAnsi="Arial" w:cs="Arial"/>
        </w:rPr>
        <w:t xml:space="preserve">esidues are </w:t>
      </w:r>
      <w:r>
        <w:rPr>
          <w:rFonts w:ascii="Arial" w:hAnsi="Arial" w:cs="Arial"/>
        </w:rPr>
        <w:t>highlighted</w:t>
      </w:r>
      <w:r w:rsidRPr="00F1082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n </w:t>
      </w:r>
      <w:r w:rsidRPr="00F10823">
        <w:rPr>
          <w:rFonts w:ascii="Arial" w:hAnsi="Arial" w:cs="Arial"/>
        </w:rPr>
        <w:t xml:space="preserve">blue and presented in upper case. </w:t>
      </w:r>
      <w:r>
        <w:rPr>
          <w:rFonts w:ascii="Arial" w:hAnsi="Arial" w:cs="Arial"/>
        </w:rPr>
        <w:t>Partially conserved r</w:t>
      </w:r>
      <w:r w:rsidRPr="00F10823">
        <w:rPr>
          <w:rFonts w:ascii="Arial" w:hAnsi="Arial" w:cs="Arial"/>
        </w:rPr>
        <w:t>esidues</w:t>
      </w:r>
      <w:r>
        <w:rPr>
          <w:rFonts w:ascii="Arial" w:hAnsi="Arial" w:cs="Arial"/>
        </w:rPr>
        <w:t xml:space="preserve"> (i.e. among p</w:t>
      </w:r>
      <w:bookmarkStart w:id="0" w:name="_GoBack"/>
      <w:bookmarkEnd w:id="0"/>
      <w:r>
        <w:rPr>
          <w:rFonts w:ascii="Arial" w:hAnsi="Arial" w:cs="Arial"/>
        </w:rPr>
        <w:t xml:space="preserve">airs with similar </w:t>
      </w:r>
      <w:proofErr w:type="spellStart"/>
      <w:r>
        <w:rPr>
          <w:rFonts w:ascii="Arial" w:hAnsi="Arial" w:cs="Arial"/>
        </w:rPr>
        <w:t>physico</w:t>
      </w:r>
      <w:proofErr w:type="spellEnd"/>
      <w:r>
        <w:rPr>
          <w:rFonts w:ascii="Arial" w:hAnsi="Arial" w:cs="Arial"/>
        </w:rPr>
        <w:t xml:space="preserve">-chemical properties) </w:t>
      </w:r>
      <w:r w:rsidRPr="00F10823">
        <w:rPr>
          <w:rFonts w:ascii="Arial" w:hAnsi="Arial" w:cs="Arial"/>
        </w:rPr>
        <w:t xml:space="preserve">are shaded grey and </w:t>
      </w:r>
      <w:r>
        <w:rPr>
          <w:rFonts w:ascii="Arial" w:hAnsi="Arial" w:cs="Arial"/>
        </w:rPr>
        <w:t xml:space="preserve">presented in </w:t>
      </w:r>
      <w:r w:rsidRPr="00F10823">
        <w:rPr>
          <w:rFonts w:ascii="Arial" w:hAnsi="Arial" w:cs="Arial"/>
        </w:rPr>
        <w:t xml:space="preserve">upper case. </w:t>
      </w:r>
      <w:r>
        <w:rPr>
          <w:rFonts w:ascii="Arial" w:hAnsi="Arial" w:cs="Arial"/>
        </w:rPr>
        <w:t>Non-conserved residues are shown in lower case and are not shaded</w:t>
      </w:r>
      <w:r w:rsidRPr="00F10823">
        <w:rPr>
          <w:rFonts w:ascii="Arial" w:hAnsi="Arial" w:cs="Arial"/>
        </w:rPr>
        <w:t xml:space="preserve">. Residues known to form the aromatic cage that interacts with the </w:t>
      </w:r>
      <w:proofErr w:type="spellStart"/>
      <w:r w:rsidRPr="00F10823">
        <w:rPr>
          <w:rFonts w:ascii="Arial" w:hAnsi="Arial" w:cs="Arial"/>
        </w:rPr>
        <w:t>methylammonium</w:t>
      </w:r>
      <w:proofErr w:type="spellEnd"/>
      <w:r w:rsidRPr="00F10823">
        <w:rPr>
          <w:rFonts w:ascii="Arial" w:hAnsi="Arial" w:cs="Arial"/>
        </w:rPr>
        <w:t xml:space="preserve"> group of H3K9me3 are indicated below by “*”. Residues indicated by “#” are involved in direct interactions and recognition of histone H3 </w:t>
      </w:r>
      <w:r>
        <w:rPr>
          <w:rFonts w:ascii="Arial" w:hAnsi="Arial" w:cs="Arial"/>
        </w:rPr>
        <w:fldChar w:fldCharType="begin">
          <w:fldData xml:space="preserve">PEVuZE5vdGU+PENpdGU+PEF1dGhvcj5KYWNvYnM8L0F1dGhvcj48WWVhcj4yMDAyPC9ZZWFyPjxS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KYWNvYnM8L0F1dGhvcj48WWVhcj4yMDAyPC9ZZWFyPjxS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55, 56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76491C70" w14:textId="265E6692" w:rsidR="00583851" w:rsidRDefault="00583851" w:rsidP="00876BE2">
      <w:pPr>
        <w:spacing w:after="0" w:line="480" w:lineRule="auto"/>
        <w:jc w:val="both"/>
      </w:pPr>
    </w:p>
    <w:sectPr w:rsidR="00583851" w:rsidSect="0097344B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2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A4FA2"/>
    <w:rsid w:val="000167A0"/>
    <w:rsid w:val="000260EE"/>
    <w:rsid w:val="00062EF2"/>
    <w:rsid w:val="0007719D"/>
    <w:rsid w:val="000844EB"/>
    <w:rsid w:val="000B0AAB"/>
    <w:rsid w:val="0015692F"/>
    <w:rsid w:val="00171504"/>
    <w:rsid w:val="001F70D8"/>
    <w:rsid w:val="00246E0B"/>
    <w:rsid w:val="002A4D43"/>
    <w:rsid w:val="002C7EA3"/>
    <w:rsid w:val="002D0FF7"/>
    <w:rsid w:val="00313F6B"/>
    <w:rsid w:val="00337458"/>
    <w:rsid w:val="003E5607"/>
    <w:rsid w:val="00470F3E"/>
    <w:rsid w:val="004943C5"/>
    <w:rsid w:val="004C088F"/>
    <w:rsid w:val="004E2BC6"/>
    <w:rsid w:val="00526514"/>
    <w:rsid w:val="00535C16"/>
    <w:rsid w:val="005626A4"/>
    <w:rsid w:val="00583851"/>
    <w:rsid w:val="005D212B"/>
    <w:rsid w:val="00613BB6"/>
    <w:rsid w:val="00636F8E"/>
    <w:rsid w:val="006C69E2"/>
    <w:rsid w:val="006F172A"/>
    <w:rsid w:val="00732C8D"/>
    <w:rsid w:val="0077374B"/>
    <w:rsid w:val="007B14F6"/>
    <w:rsid w:val="008653E9"/>
    <w:rsid w:val="00876BE2"/>
    <w:rsid w:val="0096707F"/>
    <w:rsid w:val="0097344B"/>
    <w:rsid w:val="009B4EFE"/>
    <w:rsid w:val="00A37955"/>
    <w:rsid w:val="00A866E9"/>
    <w:rsid w:val="00AB46A2"/>
    <w:rsid w:val="00AD4A69"/>
    <w:rsid w:val="00B61654"/>
    <w:rsid w:val="00BA4FA2"/>
    <w:rsid w:val="00C218EC"/>
    <w:rsid w:val="00C2246C"/>
    <w:rsid w:val="00CA2B64"/>
    <w:rsid w:val="00F10823"/>
    <w:rsid w:val="00F11367"/>
    <w:rsid w:val="00F728E1"/>
    <w:rsid w:val="00FA748E"/>
    <w:rsid w:val="00FB3819"/>
    <w:rsid w:val="00FC07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0B23015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A4FA2"/>
    <w:pPr>
      <w:suppressAutoHyphens/>
      <w:spacing w:after="200" w:line="276" w:lineRule="auto"/>
    </w:pPr>
    <w:rPr>
      <w:rFonts w:ascii="Calibri" w:eastAsia="Calibri" w:hAnsi="Calibri" w:cs="Times New Roman"/>
      <w:kern w:val="1"/>
      <w:sz w:val="22"/>
      <w:szCs w:val="22"/>
      <w:lang w:val="en-GB"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image" Target="media/image1.png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144</Words>
  <Characters>821</Characters>
  <Application>Microsoft Macintosh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9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l Hoffmann [krh]</dc:creator>
  <cp:keywords/>
  <dc:description/>
  <cp:lastModifiedBy>Microsoft Office User</cp:lastModifiedBy>
  <cp:revision>8</cp:revision>
  <dcterms:created xsi:type="dcterms:W3CDTF">2016-10-19T10:17:00Z</dcterms:created>
  <dcterms:modified xsi:type="dcterms:W3CDTF">2017-05-23T12:24:00Z</dcterms:modified>
</cp:coreProperties>
</file>